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06F4AA33"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 as well as our choice of controls and replication measures.</w:t>
      </w:r>
      <w:r w:rsidR="00B41A3A">
        <w:rPr>
          <w:rFonts w:ascii="Times New Roman" w:hAnsi="Times New Roman" w:cs="Times New Roman"/>
          <w:b/>
          <w:color w:val="333333"/>
        </w:rPr>
        <w:t xml:space="preserve">  We feel that this improves the technical soundness of our work.  Ideally larger sample sizes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bookmarkStart w:id="0" w:name="_GoBack"/>
      <w:bookmarkEnd w:id="0"/>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238E5CBA"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p>
    <w:p w14:paraId="4F9DEA7F" w14:textId="71F62FC6"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 xml:space="preserve">In addition, the patients and controls are not age matched; while age has been shown to influence adipose tissue biology. </w:t>
      </w:r>
    </w:p>
    <w:p w14:paraId="70BDC089" w14:textId="77777777"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bjects whom were over or above 4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To account for potential age-dependent changes in the subjects, we separated the patients into two groups, based on the median value, under 60 years of age versus 60 and above. We then added this age group as a covariate along with the disease stat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3E9C12D9" w:rsidR="000970F4" w:rsidRDefault="003A69C1" w:rsidP="00F10F3B">
      <w:pPr>
        <w:spacing w:after="240"/>
        <w:rPr>
          <w:rFonts w:ascii="Times New Roman" w:hAnsi="Times New Roman" w:cs="Times New Roman"/>
          <w:b/>
          <w:color w:val="333333"/>
        </w:rPr>
      </w:pPr>
      <w:r>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This is now described in the results section </w:t>
      </w:r>
      <w:r w:rsidR="006A1D5B">
        <w:rPr>
          <w:rFonts w:ascii="Times New Roman" w:hAnsi="Times New Roman" w:cs="Times New Roman"/>
          <w:b/>
          <w:color w:val="333333"/>
        </w:rPr>
        <w:t>with updated p-values adjusting for the age differences.</w:t>
      </w:r>
    </w:p>
    <w:p w14:paraId="34041E30" w14:textId="7E0274B5" w:rsidR="000C42E5" w:rsidRPr="000C42E5" w:rsidRDefault="006A311E" w:rsidP="00F10F3B">
      <w:pPr>
        <w:spacing w:after="240"/>
        <w:rPr>
          <w:rFonts w:ascii="Times New Roman" w:hAnsi="Times New Roman" w:cs="Times New Roman"/>
          <w:b/>
        </w:rPr>
      </w:pPr>
      <w:r>
        <w:rPr>
          <w:rFonts w:ascii="Times New Roman" w:hAnsi="Times New Roman" w:cs="Times New Roman"/>
          <w:b/>
        </w:rPr>
        <w:t>As the reviewer suspected, several previously reported genes and pathways were no longer significantly different after this adjustment, and therefore the results section has been re-written, only taking into account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genes which are enriched by the age-adjusted analysis cluster in pathway-specific modules, strengthening the biological relevance of our data.</w:t>
      </w:r>
    </w:p>
    <w:p w14:paraId="412B08AE" w14:textId="0BB6D744"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0EE78517" w14:textId="4D5444CB" w:rsidR="00F10F3B" w:rsidRDefault="00F10F3B" w:rsidP="00F10F3B">
      <w:pPr>
        <w:spacing w:after="240"/>
        <w:rPr>
          <w:rFonts w:ascii="Times New Roman" w:hAnsi="Times New Roman" w:cs="Times New Roman"/>
          <w:b/>
        </w:rPr>
      </w:pPr>
      <w:r>
        <w:rPr>
          <w:rFonts w:ascii="Times New Roman" w:hAnsi="Times New Roman" w:cs="Times New Roman"/>
          <w:b/>
        </w:rPr>
        <w:t>Interestingly, we found that the magnitude of the differences between older and younger acromegalics tended to be smaller.  Whether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commentRangeStart w:id="1"/>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commentRangeEnd w:id="1"/>
      <w:r w:rsidR="006A311E">
        <w:rPr>
          <w:rStyle w:val="CommentReference"/>
        </w:rPr>
        <w:commentReference w:id="1"/>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To address the reproducibility of our findings, we have extensively compared our findings to published data both from single gene studies and from microarray studies on tissue culture cells.  Neither of these ar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IGF1, PTPN3, SOCS2, CISH, LPL</w:t>
      </w:r>
      <w:r w:rsidR="00A54A52">
        <w:rPr>
          <w:rFonts w:ascii="Times New Roman" w:hAnsi="Times New Roman" w:cs="Times New Roman"/>
          <w:b/>
          <w:i/>
          <w:color w:val="333333"/>
        </w:rPr>
        <w:t xml:space="preserve">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56EE0E19"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We had considered performing qPCR studies to ‘re-validate’ some of our gene-expression findings but there is little evidence that qPCR analyses from the same samples will add any extra validity to our data so we decided to eschew those experiments.  Ideally, we would re-validate our findings in a separate cohort of acromegalic patients, but due to the difficulty in accessing these samples, those experiments are not possible at this time.</w:t>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It is neither clear why only 7 out of 9 patients were used for the study. In addition, the study lacks mechanistic studies and/or validations that confirms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44BD813F" w14:textId="15BE42B2" w:rsidR="00C20609" w:rsidRPr="00A65D98" w:rsidRDefault="00A65D98" w:rsidP="00F10F3B">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35141CB6" w14:textId="77777777" w:rsidR="00C20609" w:rsidRDefault="00C20609" w:rsidP="00F10F3B">
      <w:pPr>
        <w:spacing w:after="240"/>
        <w:rPr>
          <w:rFonts w:ascii="Times New Roman" w:hAnsi="Times New Roman" w:cs="Times New Roman"/>
          <w:color w:val="333333"/>
        </w:rPr>
      </w:pPr>
    </w:p>
    <w:p w14:paraId="5F9E4F40" w14:textId="77777777" w:rsidR="00C20609" w:rsidRPr="00C20609" w:rsidRDefault="00C20609" w:rsidP="00F10F3B">
      <w:pPr>
        <w:spacing w:after="240"/>
        <w:rPr>
          <w:rFonts w:ascii="Times New Roman" w:hAnsi="Times New Roman" w:cs="Times New Roman"/>
          <w:color w:val="333333"/>
        </w:rPr>
      </w:pP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Several of the results presented herein (glucose levels, insulin levels, lipolytic measurements) have been previously published by other. However, some of them did not reach statistical significance herein, reflecting the fact that the number of patients and/or replicates could be too low to draw consistent conclusions.</w:t>
      </w:r>
    </w:p>
    <w:p w14:paraId="07A8E850"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79D98A1D" w14:textId="57C2CA51"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16DF78F6" w14:textId="77777777" w:rsidR="002B0A3B" w:rsidRDefault="002B0A3B" w:rsidP="002B0A3B">
      <w:pPr>
        <w:spacing w:before="100" w:beforeAutospacing="1" w:after="100" w:afterAutospacing="1"/>
        <w:rPr>
          <w:rFonts w:ascii="Times New Roman" w:eastAsia="Times New Roman" w:hAnsi="Times New Roman" w:cs="Times New Roman"/>
          <w:color w:val="333333"/>
        </w:rPr>
      </w:pPr>
    </w:p>
    <w:p w14:paraId="2028060F" w14:textId="2D99FE7C"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We have speculated as to a role for adipose tissue in IGF1 production, but as the reviewer correctly points out, a direct assessment of the role of adipose tissue IGF1 to total serum IGF1 would require and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6DF1CF6E" w14:textId="70AFA499" w:rsidR="002B0A3B" w:rsidRPr="002B0A3B" w:rsidRDefault="002B0A3B" w:rsidP="002B0A3B">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knockout  </w:t>
      </w:r>
      <w:r w:rsidRPr="002B0A3B">
        <w:rPr>
          <w:rFonts w:ascii="Times New Roman" w:eastAsia="Times New Roman" w:hAnsi="Times New Roman" w:cs="Times New Roman"/>
          <w:b/>
          <w:color w:val="FF0000"/>
        </w:rPr>
        <w:fldChar w:fldCharType="begin" w:fldLock="1"/>
      </w:r>
      <w:r w:rsidRPr="002B0A3B">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Pr="002B0A3B">
        <w:rPr>
          <w:rFonts w:ascii="Times New Roman" w:eastAsia="Times New Roman" w:hAnsi="Times New Roman" w:cs="Times New Roman"/>
          <w:b/>
          <w:color w:val="FF0000"/>
        </w:rPr>
        <w:t>[30]</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29947BD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0-08T08:44:00Z" w:initials="DB">
    <w:p w14:paraId="20BBBF68" w14:textId="79FDB65C" w:rsidR="00B41A3A" w:rsidRDefault="00B41A3A">
      <w:pPr>
        <w:pStyle w:val="CommentText"/>
      </w:pPr>
      <w:r>
        <w:rPr>
          <w:rStyle w:val="CommentReference"/>
        </w:rPr>
        <w:annotationRef/>
      </w:r>
      <w:r>
        <w:t>Irit: given the new list of genes is there anything else we may want to prob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970F4"/>
    <w:rsid w:val="000C42E5"/>
    <w:rsid w:val="00152F7A"/>
    <w:rsid w:val="002B0A3B"/>
    <w:rsid w:val="003A0DA8"/>
    <w:rsid w:val="003A69C1"/>
    <w:rsid w:val="00475D45"/>
    <w:rsid w:val="005968E7"/>
    <w:rsid w:val="006506EB"/>
    <w:rsid w:val="006A1D5B"/>
    <w:rsid w:val="006A311E"/>
    <w:rsid w:val="00724917"/>
    <w:rsid w:val="007E5CA3"/>
    <w:rsid w:val="00874D76"/>
    <w:rsid w:val="008E1712"/>
    <w:rsid w:val="008E53AA"/>
    <w:rsid w:val="00972CBE"/>
    <w:rsid w:val="00A34EF3"/>
    <w:rsid w:val="00A54A52"/>
    <w:rsid w:val="00A65D98"/>
    <w:rsid w:val="00AC2BD1"/>
    <w:rsid w:val="00AE6B6D"/>
    <w:rsid w:val="00B41A3A"/>
    <w:rsid w:val="00C20609"/>
    <w:rsid w:val="00CD3E5D"/>
    <w:rsid w:val="00ED4A95"/>
    <w:rsid w:val="00F10F3B"/>
    <w:rsid w:val="00F90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semiHidden/>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semiHidden/>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4</Pages>
  <Words>1872</Words>
  <Characters>10671</Characters>
  <Application>Microsoft Macintosh Word</Application>
  <DocSecurity>0</DocSecurity>
  <Lines>88</Lines>
  <Paragraphs>25</Paragraphs>
  <ScaleCrop>false</ScaleCrop>
  <Company>UT-HSC</Company>
  <LinksUpToDate>false</LinksUpToDate>
  <CharactersWithSpaces>12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cp:revision>
  <dcterms:created xsi:type="dcterms:W3CDTF">2014-09-23T13:15:00Z</dcterms:created>
  <dcterms:modified xsi:type="dcterms:W3CDTF">2014-10-08T14:05:00Z</dcterms:modified>
</cp:coreProperties>
</file>